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C80F7" w14:textId="09CCD37D" w:rsidR="001B188F" w:rsidRPr="00BF59BE" w:rsidRDefault="001B188F" w:rsidP="00F44883">
      <w:pPr>
        <w:spacing w:line="480" w:lineRule="auto"/>
        <w:jc w:val="center"/>
        <w:rPr>
          <w:b/>
          <w:bCs/>
        </w:rPr>
      </w:pPr>
      <w:r w:rsidRPr="00BF59BE">
        <w:rPr>
          <w:b/>
          <w:bCs/>
        </w:rPr>
        <w:t>Supplemental Information</w:t>
      </w:r>
    </w:p>
    <w:p w14:paraId="3454C784" w14:textId="1D3DA2A7" w:rsidR="000204D4" w:rsidRPr="0003230A" w:rsidRDefault="000204D4" w:rsidP="00F44883">
      <w:pPr>
        <w:spacing w:line="480" w:lineRule="auto"/>
        <w:rPr>
          <w:b/>
          <w:bCs/>
        </w:rPr>
      </w:pPr>
      <w:r>
        <w:rPr>
          <w:b/>
          <w:bCs/>
        </w:rPr>
        <w:t>Data Pre-</w:t>
      </w:r>
      <w:r w:rsidRPr="0003230A">
        <w:rPr>
          <w:b/>
          <w:bCs/>
        </w:rPr>
        <w:t>processing</w:t>
      </w:r>
    </w:p>
    <w:p w14:paraId="2BF1CA85" w14:textId="77777777" w:rsidR="000204D4" w:rsidRPr="0003230A" w:rsidRDefault="000204D4" w:rsidP="00F44883">
      <w:pPr>
        <w:spacing w:line="480" w:lineRule="auto"/>
      </w:pPr>
      <w:r w:rsidRPr="0003230A">
        <w:tab/>
      </w:r>
      <w:r w:rsidRPr="0003230A">
        <w:rPr>
          <w:b/>
          <w:bCs/>
          <w:i/>
          <w:iCs/>
        </w:rPr>
        <w:t xml:space="preserve">Attentional Control Tasks. </w:t>
      </w:r>
    </w:p>
    <w:p w14:paraId="75F314DF" w14:textId="112934C8" w:rsidR="000204D4" w:rsidRPr="0003230A" w:rsidRDefault="000204D4" w:rsidP="000204D4">
      <w:pPr>
        <w:spacing w:line="480" w:lineRule="auto"/>
      </w:pPr>
      <w:r w:rsidRPr="0003230A">
        <w:tab/>
        <w:t xml:space="preserve">To score the attentional control tasks, we used the R package developed by the Attention and Working Memory Lab specifically for these tasks </w:t>
      </w:r>
      <w:r w:rsidRPr="0003230A">
        <w:fldChar w:fldCharType="begin"/>
      </w:r>
      <w:r w:rsidRPr="0003230A">
        <w:instrText xml:space="preserve"> ADDIN ZOTERO_ITEM CSL_CITATION {"citationID":"svy53m1C","properties":{"formattedCitation":"(Tsukahara, 2022)","plainCitation":"(Tsukahara, 2022)","noteIndex":0},"citationItems":[{"id":3091,"uris":["http://zotero.org/users/6264440/items/9SQGKNWD"],"itemData":{"id":3091,"type":"software","medium":"Zenodo","title":"englelab: An R package for processing complex-span and attention control tasks","URL":"https://doi.org/10.5281/zenodo.6987145","version":"1.1.0","author":[{"family":"Tsukahara","given":"Jason S."}],"issued":{"date-parts":[["2022"]]}}}],"schema":"https://github.com/citation-style-language/schema/raw/master/csl-citation.json"} </w:instrText>
      </w:r>
      <w:r w:rsidRPr="0003230A">
        <w:fldChar w:fldCharType="separate"/>
      </w:r>
      <w:r w:rsidRPr="0003230A">
        <w:rPr>
          <w:rFonts w:cs="Times New Roman"/>
        </w:rPr>
        <w:t>(Tsukahara, 2022)</w:t>
      </w:r>
      <w:r w:rsidRPr="0003230A">
        <w:fldChar w:fldCharType="end"/>
      </w:r>
      <w:r w:rsidRPr="0003230A">
        <w:t xml:space="preserve">. </w:t>
      </w:r>
      <w:bookmarkStart w:id="0" w:name="_Hlk148959907"/>
      <w:r w:rsidRPr="0003230A">
        <w:t>Performance on each task was standardized</w:t>
      </w:r>
      <w:r w:rsidR="00BF053A" w:rsidRPr="0003230A">
        <w:t xml:space="preserve"> </w:t>
      </w:r>
      <w:r w:rsidR="00E14CD1" w:rsidRPr="0003230A">
        <w:t>(i.e., z-scores</w:t>
      </w:r>
      <w:r w:rsidR="006C6DE8" w:rsidRPr="0003230A">
        <w:t xml:space="preserve"> were calculated</w:t>
      </w:r>
      <w:r w:rsidR="00E14CD1" w:rsidRPr="0003230A">
        <w:t xml:space="preserve"> </w:t>
      </w:r>
      <w:r w:rsidR="00BF053A" w:rsidRPr="0003230A">
        <w:t>across participants</w:t>
      </w:r>
      <w:r w:rsidR="009D198E" w:rsidRPr="0003230A">
        <w:t>)</w:t>
      </w:r>
      <w:r w:rsidR="000A4248" w:rsidRPr="0003230A">
        <w:t>. E</w:t>
      </w:r>
      <w:r w:rsidR="00BF053A" w:rsidRPr="0003230A">
        <w:t>ach person</w:t>
      </w:r>
      <w:r w:rsidR="009D198E" w:rsidRPr="0003230A">
        <w:t>’</w:t>
      </w:r>
      <w:r w:rsidR="00BF053A" w:rsidRPr="0003230A">
        <w:t xml:space="preserve">s score represents </w:t>
      </w:r>
      <w:r w:rsidR="00E14CD1" w:rsidRPr="0003230A">
        <w:t>whether they performed better or worse than the group mean</w:t>
      </w:r>
      <w:r w:rsidR="00EC4E3D" w:rsidRPr="0003230A">
        <w:t>.</w:t>
      </w:r>
      <w:r w:rsidRPr="0003230A">
        <w:t xml:space="preserve"> </w:t>
      </w:r>
      <w:r w:rsidR="00EC4E3D" w:rsidRPr="0003230A">
        <w:t>S</w:t>
      </w:r>
      <w:r w:rsidRPr="0003230A">
        <w:t>cores on the Flanker and Stroop Deadline task were multiplied by -1 so that positive scores indicated better performance</w:t>
      </w:r>
      <w:r w:rsidR="00EC4E3D" w:rsidRPr="0003230A">
        <w:t>, in accordance with the other two tasks</w:t>
      </w:r>
      <w:r w:rsidRPr="0003230A">
        <w:t xml:space="preserve">. </w:t>
      </w:r>
      <w:bookmarkEnd w:id="0"/>
      <w:r w:rsidRPr="0003230A">
        <w:t xml:space="preserve">In line with the methods in Draheim, et al., (2021), if participants had outlying accuracy scores greater than 3.5 SD from the mean, scores on that task were removed (Anti-saccade: 0%, Flanker: 0.83%, Stroop: 2.48%, Visual arrays: 1.65%). One additional participant had missing data on the Flanker task due to the program crashing. After removing outlying scores, all participants had data for at least three of four tasks and 94.22% of participants had data for all four tasks. </w:t>
      </w:r>
      <w:r w:rsidR="00DD3EE2" w:rsidRPr="0003230A">
        <w:t>Each person’s a</w:t>
      </w:r>
      <w:r w:rsidR="00D35AE3" w:rsidRPr="0003230A">
        <w:t>vailable z-scores were then averaged</w:t>
      </w:r>
      <w:r w:rsidR="00DD3EE2" w:rsidRPr="0003230A">
        <w:t xml:space="preserve"> to create a</w:t>
      </w:r>
      <w:r w:rsidR="00D35AE3" w:rsidRPr="0003230A">
        <w:t>n overall attentional control score for each participant</w:t>
      </w:r>
      <w:r w:rsidR="00DD3EE2" w:rsidRPr="0003230A">
        <w:t>.</w:t>
      </w:r>
    </w:p>
    <w:p w14:paraId="0974B6EF" w14:textId="77777777" w:rsidR="000204D4" w:rsidRPr="0003230A" w:rsidRDefault="000204D4" w:rsidP="000204D4">
      <w:pPr>
        <w:spacing w:line="480" w:lineRule="auto"/>
        <w:rPr>
          <w:i/>
          <w:iCs/>
        </w:rPr>
      </w:pPr>
      <w:r w:rsidRPr="0003230A">
        <w:tab/>
      </w:r>
      <w:r w:rsidRPr="0003230A">
        <w:rPr>
          <w:b/>
          <w:bCs/>
          <w:i/>
          <w:iCs/>
        </w:rPr>
        <w:t xml:space="preserve">Implicit Associative Memory Tasks. </w:t>
      </w:r>
    </w:p>
    <w:p w14:paraId="71CEF74A" w14:textId="33927A2C" w:rsidR="000204D4" w:rsidRPr="0003230A" w:rsidRDefault="000204D4" w:rsidP="00A60219">
      <w:pPr>
        <w:spacing w:line="480" w:lineRule="auto"/>
      </w:pPr>
      <w:r w:rsidRPr="0003230A">
        <w:rPr>
          <w:i/>
          <w:iCs/>
        </w:rPr>
        <w:tab/>
      </w:r>
      <w:r w:rsidRPr="0003230A">
        <w:t xml:space="preserve">Reaction time data were trimmed such that </w:t>
      </w:r>
      <w:bookmarkStart w:id="1" w:name="_Hlk148795150"/>
      <w:r w:rsidRPr="0003230A">
        <w:t xml:space="preserve">anticipatory responses less than 200ms were removed, then RTs greater than 2.5 SD from an individual’s mean were removed </w:t>
      </w:r>
      <w:bookmarkEnd w:id="1"/>
      <w:r w:rsidRPr="0003230A">
        <w:t xml:space="preserve">(in line with Davis et al., 2021). This trimming procedure resulted in 2.83% intact pairs and 2.77% rearranged pairs removed from the </w:t>
      </w:r>
      <w:r w:rsidR="00D12A1B" w:rsidRPr="0003230A">
        <w:t>hyper-binding</w:t>
      </w:r>
      <w:r w:rsidRPr="0003230A">
        <w:t xml:space="preserve"> block, and 3.52% intact pairs and 3.10% rearranged pairs removed from the </w:t>
      </w:r>
      <w:r w:rsidR="0025691D" w:rsidRPr="0003230A">
        <w:t>full-attention</w:t>
      </w:r>
      <w:r w:rsidRPr="0003230A">
        <w:t xml:space="preserve"> block. Mean RTs for each block type and pair type condition were calculated, including only trials in which participants responded accurately to the object </w:t>
      </w:r>
      <w:r w:rsidRPr="0003230A">
        <w:lastRenderedPageBreak/>
        <w:t>categorization task.</w:t>
      </w:r>
      <w:r w:rsidR="00983DA6" w:rsidRPr="0003230A">
        <w:t xml:space="preserve"> </w:t>
      </w:r>
      <w:bookmarkStart w:id="2" w:name="_Hlk149051532"/>
      <w:r w:rsidR="00983DA6" w:rsidRPr="0003230A">
        <w:t>Answers to the object categorization question for each trial was predetermined by second author (E.T.) and reviewed by first author (E.D.) and two other research assistants.</w:t>
      </w:r>
      <w:r w:rsidRPr="0003230A">
        <w:t xml:space="preserve"> </w:t>
      </w:r>
      <w:bookmarkEnd w:id="2"/>
      <w:r w:rsidRPr="0003230A">
        <w:t xml:space="preserve">It is worth noting that the results </w:t>
      </w:r>
      <w:r w:rsidR="007B3681" w:rsidRPr="0003230A">
        <w:t>remain relatively the same</w:t>
      </w:r>
      <w:r w:rsidRPr="0003230A">
        <w:t xml:space="preserve"> if inaccurate trials are included in the RT measures. Accuracy was entered into a 2 Block Type (</w:t>
      </w:r>
      <w:r w:rsidR="00D12A1B" w:rsidRPr="0003230A">
        <w:t>hyper-binding</w:t>
      </w:r>
      <w:r w:rsidRPr="0003230A">
        <w:t xml:space="preserve">, </w:t>
      </w:r>
      <w:r w:rsidR="0025691D" w:rsidRPr="0003230A">
        <w:t>full-attention</w:t>
      </w:r>
      <w:r w:rsidRPr="0003230A">
        <w:t xml:space="preserve">) x 2 Pair Type (intact, rearranged) within-subjects analysis of variance (ANOVA), which yielded no significant main effects (Block type: </w:t>
      </w:r>
      <w:r w:rsidRPr="0003230A">
        <w:rPr>
          <w:i/>
          <w:iCs/>
        </w:rPr>
        <w:t xml:space="preserve">F </w:t>
      </w:r>
      <w:r w:rsidRPr="0003230A">
        <w:t xml:space="preserve">(1, 119) = 0.33, </w:t>
      </w:r>
      <w:r w:rsidRPr="0003230A">
        <w:rPr>
          <w:i/>
          <w:iCs/>
        </w:rPr>
        <w:t xml:space="preserve">p </w:t>
      </w:r>
      <w:r w:rsidRPr="0003230A">
        <w:t xml:space="preserve">= .566, ηp2 = .003, Pair Type: </w:t>
      </w:r>
      <w:r w:rsidRPr="0003230A">
        <w:rPr>
          <w:i/>
          <w:iCs/>
        </w:rPr>
        <w:t xml:space="preserve">F </w:t>
      </w:r>
      <w:r w:rsidRPr="0003230A">
        <w:t xml:space="preserve">(1, 119) = 0.71, </w:t>
      </w:r>
      <w:r w:rsidRPr="0003230A">
        <w:rPr>
          <w:i/>
          <w:iCs/>
        </w:rPr>
        <w:t xml:space="preserve">p </w:t>
      </w:r>
      <w:r w:rsidRPr="0003230A">
        <w:t xml:space="preserve">= .401, ηp2 = .006), or interaction, </w:t>
      </w:r>
      <w:r w:rsidRPr="0003230A">
        <w:rPr>
          <w:i/>
          <w:iCs/>
        </w:rPr>
        <w:t xml:space="preserve">F </w:t>
      </w:r>
      <w:r w:rsidRPr="0003230A">
        <w:t xml:space="preserve">(1, 119) = 0.35, </w:t>
      </w:r>
      <w:r w:rsidRPr="0003230A">
        <w:rPr>
          <w:i/>
          <w:iCs/>
        </w:rPr>
        <w:t xml:space="preserve">p </w:t>
      </w:r>
      <w:r w:rsidRPr="0003230A">
        <w:t xml:space="preserve">= .558, ηp2 = .003, indicating that there was no difference in accuracy across conditions. </w:t>
      </w:r>
    </w:p>
    <w:p w14:paraId="79A914BE" w14:textId="36EF04F4" w:rsidR="001B188F" w:rsidRPr="0003230A" w:rsidRDefault="001B188F" w:rsidP="001B188F">
      <w:pPr>
        <w:rPr>
          <w:b/>
          <w:bCs/>
        </w:rPr>
      </w:pPr>
      <w:r w:rsidRPr="0003230A">
        <w:rPr>
          <w:b/>
          <w:bCs/>
        </w:rPr>
        <w:t xml:space="preserve">Task Reliability </w:t>
      </w:r>
    </w:p>
    <w:p w14:paraId="11E95257" w14:textId="3C15B541" w:rsidR="00E0688D" w:rsidRPr="0003230A" w:rsidRDefault="001B188F" w:rsidP="00334EA6">
      <w:pPr>
        <w:spacing w:line="480" w:lineRule="auto"/>
        <w:ind w:firstLine="720"/>
      </w:pPr>
      <w:r w:rsidRPr="0003230A">
        <w:t xml:space="preserve">Split-half reliability (even/odd trials) </w:t>
      </w:r>
      <w:r w:rsidR="00EA5587" w:rsidRPr="0003230A">
        <w:t xml:space="preserve">for the Anti-saccade and Selective Visual Arrays task </w:t>
      </w:r>
      <w:r w:rsidRPr="0003230A">
        <w:t xml:space="preserve">was calculated using the Spearman-Brown prophecy formula. The Anti-Saccade task was highly reliably (.85), while reliability for the Selective Visual Arrays Task was notably lower (.64). Unfortunately, due to the dynamic nature of the blocks in the Flanker and Stroop Deadline tasks, split-half reliability measures are not possible for these tasks (Draheim, et al., 2021). That said, correlations across all four attentional control tasks were positive and significant, </w:t>
      </w:r>
      <w:r w:rsidRPr="0003230A">
        <w:rPr>
          <w:i/>
          <w:iCs/>
        </w:rPr>
        <w:t xml:space="preserve">ps </w:t>
      </w:r>
      <w:r w:rsidRPr="0003230A">
        <w:t xml:space="preserve">&lt; .01 (see Table SI Table 1). Further, intelligence positively correlated </w:t>
      </w:r>
      <w:r w:rsidR="00F10AFA" w:rsidRPr="0003230A">
        <w:t xml:space="preserve">(though not </w:t>
      </w:r>
      <w:r w:rsidR="00B35BC4" w:rsidRPr="0003230A">
        <w:t xml:space="preserve">all </w:t>
      </w:r>
      <w:r w:rsidR="00F10AFA" w:rsidRPr="0003230A">
        <w:t xml:space="preserve">significantly) </w:t>
      </w:r>
      <w:r w:rsidRPr="0003230A">
        <w:t xml:space="preserve">with each attentional control task (Anti-saccade task: </w:t>
      </w:r>
      <w:r w:rsidR="00BE0E37" w:rsidRPr="0003230A">
        <w:rPr>
          <w:i/>
          <w:iCs/>
        </w:rPr>
        <w:t>ρ</w:t>
      </w:r>
      <w:r w:rsidRPr="0003230A">
        <w:rPr>
          <w:i/>
          <w:iCs/>
        </w:rPr>
        <w:t xml:space="preserve"> </w:t>
      </w:r>
      <w:r w:rsidRPr="0003230A">
        <w:t>= .</w:t>
      </w:r>
      <w:r w:rsidR="00BE0E37" w:rsidRPr="0003230A">
        <w:t>24</w:t>
      </w:r>
      <w:r w:rsidRPr="0003230A">
        <w:t xml:space="preserve">, </w:t>
      </w:r>
      <w:r w:rsidRPr="0003230A">
        <w:rPr>
          <w:i/>
          <w:iCs/>
        </w:rPr>
        <w:t xml:space="preserve">p </w:t>
      </w:r>
      <w:r w:rsidRPr="0003230A">
        <w:t>= .0</w:t>
      </w:r>
      <w:r w:rsidR="00BE0E37" w:rsidRPr="0003230A">
        <w:t>86</w:t>
      </w:r>
      <w:r w:rsidRPr="0003230A">
        <w:t xml:space="preserve">, Flanker: </w:t>
      </w:r>
      <w:r w:rsidR="00BE0E37" w:rsidRPr="0003230A">
        <w:rPr>
          <w:i/>
          <w:iCs/>
        </w:rPr>
        <w:t>ρ</w:t>
      </w:r>
      <w:r w:rsidRPr="0003230A">
        <w:rPr>
          <w:i/>
          <w:iCs/>
        </w:rPr>
        <w:t xml:space="preserve"> </w:t>
      </w:r>
      <w:r w:rsidRPr="0003230A">
        <w:t>= .</w:t>
      </w:r>
      <w:r w:rsidR="00BE0E37" w:rsidRPr="0003230A">
        <w:t>22</w:t>
      </w:r>
      <w:r w:rsidRPr="0003230A">
        <w:t xml:space="preserve">, </w:t>
      </w:r>
      <w:r w:rsidRPr="0003230A">
        <w:rPr>
          <w:i/>
          <w:iCs/>
        </w:rPr>
        <w:t xml:space="preserve">p </w:t>
      </w:r>
      <w:r w:rsidRPr="0003230A">
        <w:t>= .</w:t>
      </w:r>
      <w:r w:rsidR="00BE0E37" w:rsidRPr="0003230A">
        <w:t>125</w:t>
      </w:r>
      <w:r w:rsidRPr="0003230A">
        <w:t xml:space="preserve">, Stroop: </w:t>
      </w:r>
      <w:r w:rsidRPr="0003230A">
        <w:rPr>
          <w:i/>
          <w:iCs/>
        </w:rPr>
        <w:t xml:space="preserve">r </w:t>
      </w:r>
      <w:r w:rsidRPr="0003230A">
        <w:t>= .</w:t>
      </w:r>
      <w:r w:rsidR="00BE0E37" w:rsidRPr="0003230A">
        <w:t>26</w:t>
      </w:r>
      <w:r w:rsidRPr="0003230A">
        <w:t xml:space="preserve">, </w:t>
      </w:r>
      <w:r w:rsidRPr="0003230A">
        <w:rPr>
          <w:i/>
          <w:iCs/>
        </w:rPr>
        <w:t xml:space="preserve">p </w:t>
      </w:r>
      <w:r w:rsidRPr="0003230A">
        <w:t>= .0</w:t>
      </w:r>
      <w:r w:rsidR="00BE0E37" w:rsidRPr="0003230A">
        <w:t>61</w:t>
      </w:r>
      <w:r w:rsidRPr="0003230A">
        <w:t xml:space="preserve">, Visual Arrays: </w:t>
      </w:r>
      <w:r w:rsidR="00BE0E37" w:rsidRPr="0003230A">
        <w:rPr>
          <w:i/>
          <w:iCs/>
        </w:rPr>
        <w:t>ρ</w:t>
      </w:r>
      <w:r w:rsidRPr="0003230A">
        <w:rPr>
          <w:i/>
          <w:iCs/>
        </w:rPr>
        <w:t xml:space="preserve"> </w:t>
      </w:r>
      <w:r w:rsidRPr="0003230A">
        <w:t>= .</w:t>
      </w:r>
      <w:r w:rsidR="00BE0E37" w:rsidRPr="0003230A">
        <w:t>25</w:t>
      </w:r>
      <w:r w:rsidRPr="0003230A">
        <w:t xml:space="preserve">, </w:t>
      </w:r>
      <w:r w:rsidRPr="0003230A">
        <w:rPr>
          <w:i/>
          <w:iCs/>
        </w:rPr>
        <w:t xml:space="preserve">p </w:t>
      </w:r>
      <w:r w:rsidRPr="0003230A">
        <w:t xml:space="preserve">= </w:t>
      </w:r>
      <w:r w:rsidR="00BE0E37" w:rsidRPr="0003230A">
        <w:t>.011</w:t>
      </w:r>
      <w:r w:rsidRPr="0003230A">
        <w:t>)</w:t>
      </w:r>
      <w:r w:rsidR="00A10839" w:rsidRPr="0003230A">
        <w:rPr>
          <w:rStyle w:val="FootnoteReference"/>
        </w:rPr>
        <w:footnoteReference w:id="1"/>
      </w:r>
      <w:r w:rsidRPr="0003230A">
        <w:t xml:space="preserve">, in line with previous literature </w:t>
      </w:r>
      <w:r w:rsidRPr="0003230A">
        <w:fldChar w:fldCharType="begin"/>
      </w:r>
      <w:r w:rsidR="0045343F" w:rsidRPr="0003230A">
        <w:instrText xml:space="preserve"> ADDIN ZOTERO_ITEM CSL_CITATION {"citationID":"JLvwSO2c","properties":{"formattedCitation":"(Mashburn et al., 2020)","plainCitation":"(Mashburn et al., 2020)","dontUpdate":true,"noteIndex":0},"citationItems":[{"id":3100,"uris":["http://zotero.org/users/6264440/items/ZLL4UVM6"],"itemData":{"id":3100,"type":"chapter","abstract":"This chapter outlines the executive attention theory of higher-order cognition, which argues that individual differences in the ability to maintain information in working memory and disengage from irrelevant information is inextricably linked to variation in the ability to deploy domain-free attentional resources in a goal-directed fashion. It also summarizes recent addendums to the theory, particularly regarding the relationship between attention control, working memory capacity, and fluid intelligence. Specifically, the chapter argues that working memory capacity and fluid intelligence measures require different allocations of the same attentional resources, a fact which accounts for their strong correlation. At various points, it addresses theoretical alternatives to the executive attention theory of working memory capacity and empirical complications of the study of attention control, including difficulties deriving coherent attention control latent factors.","container-title":"Working Memory: The state of the science","ISBN":"978-0-19-884228-6","note":"DOI: 10.1093/oso/9780198842286.003.0007","page":"175-211","publisher":"Oxford University Press","source":"Silverchair","title":"Individual differences in attention control: Implications for the relationship between working memory capacity and fluid intelligence","title-short":"C7Individual Differences in Attention Control","URL":"https://doi.org/10.1093/oso/9780198842286.003.0007","author":[{"family":"Mashburn","given":"Cody A."},{"family":"Tsukahara","given":"Jason S."},{"family":"Engle","given":"Randall W."}],"editor":[{"family":"Logie","given":"Robert"},{"family":"Camos","given":"Valerie"},{"family":"Cowan","given":"Nelson"}],"accessed":{"date-parts":[["2023",5,19]]},"issued":{"date-parts":[["2021"]]}}}],"schema":"https://github.com/citation-style-language/schema/raw/master/csl-citation.json"} </w:instrText>
      </w:r>
      <w:r w:rsidRPr="0003230A">
        <w:fldChar w:fldCharType="separate"/>
      </w:r>
      <w:r w:rsidRPr="0003230A">
        <w:rPr>
          <w:rFonts w:cs="Times New Roman"/>
        </w:rPr>
        <w:t>(see Mashburn et al., 2021 for review)</w:t>
      </w:r>
      <w:r w:rsidRPr="0003230A">
        <w:fldChar w:fldCharType="end"/>
      </w:r>
      <w:r w:rsidRPr="0003230A">
        <w:t xml:space="preserve">. Together, these analyses indicated that the attentional control scores were reliable and valid. </w:t>
      </w:r>
      <w:r w:rsidR="00E0688D" w:rsidRPr="0003230A">
        <w:t xml:space="preserve"> </w:t>
      </w:r>
    </w:p>
    <w:p w14:paraId="449A30AD" w14:textId="77777777" w:rsidR="008C1347" w:rsidRPr="0003230A" w:rsidRDefault="008C1347">
      <w:pPr>
        <w:rPr>
          <w:b/>
          <w:bCs/>
        </w:rPr>
      </w:pPr>
      <w:r w:rsidRPr="0003230A">
        <w:rPr>
          <w:b/>
          <w:bCs/>
        </w:rPr>
        <w:br w:type="page"/>
      </w:r>
    </w:p>
    <w:p w14:paraId="1DE84DDF" w14:textId="7400250C" w:rsidR="008C1347" w:rsidRPr="0003230A" w:rsidRDefault="00334EA6" w:rsidP="001B188F">
      <w:pPr>
        <w:spacing w:line="480" w:lineRule="auto"/>
      </w:pPr>
      <w:r w:rsidRPr="0003230A">
        <w:rPr>
          <w:b/>
          <w:bCs/>
        </w:rPr>
        <w:lastRenderedPageBreak/>
        <w:t xml:space="preserve">SI </w:t>
      </w:r>
      <w:r w:rsidR="001B188F" w:rsidRPr="0003230A">
        <w:rPr>
          <w:b/>
          <w:bCs/>
        </w:rPr>
        <w:t>Table 1.</w:t>
      </w:r>
      <w:r w:rsidR="001B188F" w:rsidRPr="0003230A">
        <w:t xml:space="preserve"> </w:t>
      </w:r>
    </w:p>
    <w:p w14:paraId="38612ADC" w14:textId="43DA046B" w:rsidR="001B188F" w:rsidRPr="0003230A" w:rsidRDefault="001B188F" w:rsidP="001B188F">
      <w:pPr>
        <w:spacing w:line="480" w:lineRule="auto"/>
        <w:rPr>
          <w:i/>
          <w:iCs/>
        </w:rPr>
      </w:pPr>
      <w:r w:rsidRPr="0003230A">
        <w:rPr>
          <w:i/>
          <w:iCs/>
        </w:rPr>
        <w:t xml:space="preserve">Correlations amongst attentional control tasks </w:t>
      </w:r>
    </w:p>
    <w:tbl>
      <w:tblPr>
        <w:tblW w:w="6650" w:type="dxa"/>
        <w:tblLook w:val="04A0" w:firstRow="1" w:lastRow="0" w:firstColumn="1" w:lastColumn="0" w:noHBand="0" w:noVBand="1"/>
      </w:tblPr>
      <w:tblGrid>
        <w:gridCol w:w="2660"/>
        <w:gridCol w:w="1330"/>
        <w:gridCol w:w="1330"/>
        <w:gridCol w:w="1330"/>
      </w:tblGrid>
      <w:tr w:rsidR="0003230A" w:rsidRPr="0003230A" w14:paraId="52E08616" w14:textId="77777777" w:rsidTr="00071B52">
        <w:trPr>
          <w:trHeight w:val="493"/>
        </w:trPr>
        <w:tc>
          <w:tcPr>
            <w:tcW w:w="2660" w:type="dxa"/>
            <w:tcBorders>
              <w:top w:val="single" w:sz="4" w:space="0" w:color="auto"/>
              <w:left w:val="nil"/>
              <w:bottom w:val="single" w:sz="4" w:space="0" w:color="auto"/>
              <w:right w:val="nil"/>
            </w:tcBorders>
            <w:shd w:val="clear" w:color="auto" w:fill="auto"/>
            <w:noWrap/>
            <w:vAlign w:val="bottom"/>
            <w:hideMark/>
          </w:tcPr>
          <w:p w14:paraId="02B60587" w14:textId="77777777" w:rsidR="001B188F" w:rsidRPr="0003230A" w:rsidRDefault="001B188F" w:rsidP="00071B52">
            <w:pPr>
              <w:spacing w:after="0" w:line="240" w:lineRule="auto"/>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 </w:t>
            </w:r>
          </w:p>
        </w:tc>
        <w:tc>
          <w:tcPr>
            <w:tcW w:w="1330" w:type="dxa"/>
            <w:tcBorders>
              <w:top w:val="single" w:sz="4" w:space="0" w:color="auto"/>
              <w:left w:val="nil"/>
              <w:bottom w:val="single" w:sz="4" w:space="0" w:color="auto"/>
              <w:right w:val="nil"/>
            </w:tcBorders>
            <w:shd w:val="clear" w:color="auto" w:fill="auto"/>
            <w:noWrap/>
            <w:vAlign w:val="bottom"/>
            <w:hideMark/>
          </w:tcPr>
          <w:p w14:paraId="1BFECA16"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1</w:t>
            </w:r>
          </w:p>
        </w:tc>
        <w:tc>
          <w:tcPr>
            <w:tcW w:w="1330" w:type="dxa"/>
            <w:tcBorders>
              <w:top w:val="single" w:sz="4" w:space="0" w:color="auto"/>
              <w:left w:val="nil"/>
              <w:bottom w:val="single" w:sz="4" w:space="0" w:color="auto"/>
              <w:right w:val="nil"/>
            </w:tcBorders>
            <w:shd w:val="clear" w:color="auto" w:fill="auto"/>
            <w:noWrap/>
            <w:vAlign w:val="bottom"/>
            <w:hideMark/>
          </w:tcPr>
          <w:p w14:paraId="189B70C2"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2</w:t>
            </w:r>
          </w:p>
        </w:tc>
        <w:tc>
          <w:tcPr>
            <w:tcW w:w="1330" w:type="dxa"/>
            <w:tcBorders>
              <w:top w:val="single" w:sz="4" w:space="0" w:color="auto"/>
              <w:left w:val="nil"/>
              <w:bottom w:val="single" w:sz="4" w:space="0" w:color="auto"/>
              <w:right w:val="nil"/>
            </w:tcBorders>
            <w:shd w:val="clear" w:color="auto" w:fill="auto"/>
            <w:noWrap/>
            <w:vAlign w:val="bottom"/>
            <w:hideMark/>
          </w:tcPr>
          <w:p w14:paraId="1E4186E3"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3</w:t>
            </w:r>
          </w:p>
        </w:tc>
      </w:tr>
      <w:tr w:rsidR="0003230A" w:rsidRPr="0003230A" w14:paraId="30236FFB" w14:textId="77777777" w:rsidTr="00071B52">
        <w:trPr>
          <w:trHeight w:val="493"/>
        </w:trPr>
        <w:tc>
          <w:tcPr>
            <w:tcW w:w="2660" w:type="dxa"/>
            <w:tcBorders>
              <w:top w:val="nil"/>
              <w:left w:val="nil"/>
              <w:bottom w:val="nil"/>
              <w:right w:val="nil"/>
            </w:tcBorders>
            <w:shd w:val="clear" w:color="auto" w:fill="auto"/>
            <w:noWrap/>
            <w:vAlign w:val="bottom"/>
            <w:hideMark/>
          </w:tcPr>
          <w:p w14:paraId="0A84C8BF" w14:textId="77777777" w:rsidR="001B188F" w:rsidRPr="0003230A" w:rsidRDefault="001B188F" w:rsidP="00071B52">
            <w:pPr>
              <w:spacing w:after="0" w:line="240" w:lineRule="auto"/>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1. Anti-saccade</w:t>
            </w:r>
          </w:p>
        </w:tc>
        <w:tc>
          <w:tcPr>
            <w:tcW w:w="1330" w:type="dxa"/>
            <w:tcBorders>
              <w:top w:val="nil"/>
              <w:left w:val="nil"/>
              <w:bottom w:val="nil"/>
              <w:right w:val="nil"/>
            </w:tcBorders>
            <w:shd w:val="clear" w:color="auto" w:fill="auto"/>
            <w:noWrap/>
            <w:vAlign w:val="bottom"/>
            <w:hideMark/>
          </w:tcPr>
          <w:p w14:paraId="2315F731"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w:t>
            </w:r>
          </w:p>
        </w:tc>
        <w:tc>
          <w:tcPr>
            <w:tcW w:w="1330" w:type="dxa"/>
            <w:tcBorders>
              <w:top w:val="nil"/>
              <w:left w:val="nil"/>
              <w:bottom w:val="nil"/>
              <w:right w:val="nil"/>
            </w:tcBorders>
            <w:shd w:val="clear" w:color="auto" w:fill="auto"/>
            <w:noWrap/>
            <w:vAlign w:val="bottom"/>
            <w:hideMark/>
          </w:tcPr>
          <w:p w14:paraId="1CB8E84C"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p>
        </w:tc>
        <w:tc>
          <w:tcPr>
            <w:tcW w:w="1330" w:type="dxa"/>
            <w:tcBorders>
              <w:top w:val="nil"/>
              <w:left w:val="nil"/>
              <w:bottom w:val="nil"/>
              <w:right w:val="nil"/>
            </w:tcBorders>
            <w:shd w:val="clear" w:color="auto" w:fill="auto"/>
            <w:noWrap/>
            <w:vAlign w:val="bottom"/>
            <w:hideMark/>
          </w:tcPr>
          <w:p w14:paraId="7CB468BF" w14:textId="77777777" w:rsidR="001B188F" w:rsidRPr="0003230A" w:rsidRDefault="001B188F" w:rsidP="00071B52">
            <w:pPr>
              <w:spacing w:after="0" w:line="240" w:lineRule="auto"/>
              <w:jc w:val="center"/>
              <w:rPr>
                <w:rFonts w:eastAsia="Times New Roman" w:cs="Times New Roman"/>
                <w:kern w:val="0"/>
                <w:sz w:val="20"/>
                <w:szCs w:val="20"/>
                <w:lang w:eastAsia="en-CA"/>
                <w14:ligatures w14:val="none"/>
              </w:rPr>
            </w:pPr>
          </w:p>
        </w:tc>
      </w:tr>
      <w:tr w:rsidR="0003230A" w:rsidRPr="0003230A" w14:paraId="6135DCB0" w14:textId="77777777" w:rsidTr="00071B52">
        <w:trPr>
          <w:trHeight w:val="493"/>
        </w:trPr>
        <w:tc>
          <w:tcPr>
            <w:tcW w:w="2660" w:type="dxa"/>
            <w:tcBorders>
              <w:top w:val="nil"/>
              <w:left w:val="nil"/>
              <w:bottom w:val="nil"/>
              <w:right w:val="nil"/>
            </w:tcBorders>
            <w:shd w:val="clear" w:color="auto" w:fill="auto"/>
            <w:noWrap/>
            <w:vAlign w:val="bottom"/>
            <w:hideMark/>
          </w:tcPr>
          <w:p w14:paraId="5A8BCF1E" w14:textId="77777777" w:rsidR="001B188F" w:rsidRPr="0003230A" w:rsidRDefault="001B188F" w:rsidP="00071B52">
            <w:pPr>
              <w:spacing w:after="0" w:line="240" w:lineRule="auto"/>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 xml:space="preserve">2. Flanker DL </w:t>
            </w:r>
          </w:p>
        </w:tc>
        <w:tc>
          <w:tcPr>
            <w:tcW w:w="1330" w:type="dxa"/>
            <w:tcBorders>
              <w:top w:val="nil"/>
              <w:left w:val="nil"/>
              <w:bottom w:val="nil"/>
              <w:right w:val="nil"/>
            </w:tcBorders>
            <w:shd w:val="clear" w:color="auto" w:fill="auto"/>
            <w:noWrap/>
            <w:vAlign w:val="bottom"/>
            <w:hideMark/>
          </w:tcPr>
          <w:p w14:paraId="4095910F" w14:textId="2A456FBD" w:rsidR="001B188F" w:rsidRPr="0003230A" w:rsidRDefault="00FB07A0"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w:t>
            </w:r>
            <w:r w:rsidR="00FD53D5" w:rsidRPr="0003230A">
              <w:rPr>
                <w:rFonts w:eastAsia="Times New Roman" w:cs="Times New Roman"/>
                <w:kern w:val="0"/>
                <w:szCs w:val="24"/>
                <w:lang w:eastAsia="en-CA"/>
                <w14:ligatures w14:val="none"/>
              </w:rPr>
              <w:t>42</w:t>
            </w:r>
            <w:r w:rsidRPr="0003230A">
              <w:rPr>
                <w:rFonts w:eastAsia="Times New Roman" w:cs="Times New Roman"/>
                <w:kern w:val="0"/>
                <w:sz w:val="16"/>
                <w:szCs w:val="16"/>
                <w:lang w:eastAsia="en-CA"/>
                <w14:ligatures w14:val="none"/>
              </w:rPr>
              <w:t>**</w:t>
            </w:r>
          </w:p>
        </w:tc>
        <w:tc>
          <w:tcPr>
            <w:tcW w:w="1330" w:type="dxa"/>
            <w:tcBorders>
              <w:top w:val="nil"/>
              <w:left w:val="nil"/>
              <w:bottom w:val="nil"/>
              <w:right w:val="nil"/>
            </w:tcBorders>
            <w:shd w:val="clear" w:color="auto" w:fill="auto"/>
            <w:noWrap/>
            <w:vAlign w:val="bottom"/>
            <w:hideMark/>
          </w:tcPr>
          <w:p w14:paraId="44EABA26"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w:t>
            </w:r>
          </w:p>
        </w:tc>
        <w:tc>
          <w:tcPr>
            <w:tcW w:w="1330" w:type="dxa"/>
            <w:tcBorders>
              <w:top w:val="nil"/>
              <w:left w:val="nil"/>
              <w:bottom w:val="nil"/>
              <w:right w:val="nil"/>
            </w:tcBorders>
            <w:shd w:val="clear" w:color="auto" w:fill="auto"/>
            <w:noWrap/>
            <w:vAlign w:val="bottom"/>
            <w:hideMark/>
          </w:tcPr>
          <w:p w14:paraId="7BF42B81"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p>
        </w:tc>
      </w:tr>
      <w:tr w:rsidR="0003230A" w:rsidRPr="0003230A" w14:paraId="7A18B14D" w14:textId="77777777" w:rsidTr="00071B52">
        <w:trPr>
          <w:trHeight w:val="493"/>
        </w:trPr>
        <w:tc>
          <w:tcPr>
            <w:tcW w:w="2660" w:type="dxa"/>
            <w:tcBorders>
              <w:top w:val="nil"/>
              <w:left w:val="nil"/>
              <w:bottom w:val="nil"/>
              <w:right w:val="nil"/>
            </w:tcBorders>
            <w:shd w:val="clear" w:color="auto" w:fill="auto"/>
            <w:noWrap/>
            <w:vAlign w:val="bottom"/>
            <w:hideMark/>
          </w:tcPr>
          <w:p w14:paraId="6A602A45" w14:textId="77777777" w:rsidR="001B188F" w:rsidRPr="0003230A" w:rsidRDefault="001B188F" w:rsidP="00071B52">
            <w:pPr>
              <w:spacing w:after="0" w:line="240" w:lineRule="auto"/>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 xml:space="preserve">3. Stroop DL </w:t>
            </w:r>
          </w:p>
        </w:tc>
        <w:tc>
          <w:tcPr>
            <w:tcW w:w="1330" w:type="dxa"/>
            <w:tcBorders>
              <w:top w:val="nil"/>
              <w:left w:val="nil"/>
              <w:bottom w:val="nil"/>
              <w:right w:val="nil"/>
            </w:tcBorders>
            <w:shd w:val="clear" w:color="auto" w:fill="auto"/>
            <w:noWrap/>
            <w:vAlign w:val="bottom"/>
            <w:hideMark/>
          </w:tcPr>
          <w:p w14:paraId="06428D36" w14:textId="44DC6B91"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w:t>
            </w:r>
            <w:r w:rsidR="00FD53D5" w:rsidRPr="0003230A">
              <w:rPr>
                <w:rFonts w:eastAsia="Times New Roman" w:cs="Times New Roman"/>
                <w:kern w:val="0"/>
                <w:szCs w:val="24"/>
                <w:lang w:eastAsia="en-CA"/>
                <w14:ligatures w14:val="none"/>
              </w:rPr>
              <w:t>40</w:t>
            </w:r>
            <w:r w:rsidR="00FB07A0" w:rsidRPr="0003230A">
              <w:rPr>
                <w:rFonts w:eastAsia="Times New Roman" w:cs="Times New Roman"/>
                <w:kern w:val="0"/>
                <w:sz w:val="16"/>
                <w:szCs w:val="16"/>
                <w:lang w:eastAsia="en-CA"/>
                <w14:ligatures w14:val="none"/>
              </w:rPr>
              <w:t>**</w:t>
            </w:r>
          </w:p>
        </w:tc>
        <w:tc>
          <w:tcPr>
            <w:tcW w:w="1330" w:type="dxa"/>
            <w:tcBorders>
              <w:top w:val="nil"/>
              <w:left w:val="nil"/>
              <w:bottom w:val="nil"/>
              <w:right w:val="nil"/>
            </w:tcBorders>
            <w:shd w:val="clear" w:color="auto" w:fill="auto"/>
            <w:noWrap/>
            <w:vAlign w:val="bottom"/>
            <w:hideMark/>
          </w:tcPr>
          <w:p w14:paraId="422FF28F" w14:textId="3C6C2175"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4</w:t>
            </w:r>
            <w:r w:rsidR="00FD53D5" w:rsidRPr="0003230A">
              <w:rPr>
                <w:rFonts w:eastAsia="Times New Roman" w:cs="Times New Roman"/>
                <w:kern w:val="0"/>
                <w:szCs w:val="24"/>
                <w:lang w:eastAsia="en-CA"/>
                <w14:ligatures w14:val="none"/>
              </w:rPr>
              <w:t>6</w:t>
            </w:r>
            <w:r w:rsidR="00FB07A0" w:rsidRPr="0003230A">
              <w:rPr>
                <w:rFonts w:eastAsia="Times New Roman" w:cs="Times New Roman"/>
                <w:kern w:val="0"/>
                <w:sz w:val="16"/>
                <w:szCs w:val="16"/>
                <w:lang w:eastAsia="en-CA"/>
                <w14:ligatures w14:val="none"/>
              </w:rPr>
              <w:t>**</w:t>
            </w:r>
          </w:p>
        </w:tc>
        <w:tc>
          <w:tcPr>
            <w:tcW w:w="1330" w:type="dxa"/>
            <w:tcBorders>
              <w:top w:val="nil"/>
              <w:left w:val="nil"/>
              <w:bottom w:val="nil"/>
              <w:right w:val="nil"/>
            </w:tcBorders>
            <w:shd w:val="clear" w:color="auto" w:fill="auto"/>
            <w:noWrap/>
            <w:vAlign w:val="bottom"/>
            <w:hideMark/>
          </w:tcPr>
          <w:p w14:paraId="44793CA7"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w:t>
            </w:r>
          </w:p>
        </w:tc>
      </w:tr>
      <w:tr w:rsidR="0003230A" w:rsidRPr="0003230A" w14:paraId="67687BC6" w14:textId="77777777" w:rsidTr="00071B52">
        <w:trPr>
          <w:trHeight w:val="493"/>
        </w:trPr>
        <w:tc>
          <w:tcPr>
            <w:tcW w:w="2660" w:type="dxa"/>
            <w:tcBorders>
              <w:top w:val="nil"/>
              <w:left w:val="nil"/>
              <w:bottom w:val="nil"/>
              <w:right w:val="nil"/>
            </w:tcBorders>
            <w:shd w:val="clear" w:color="auto" w:fill="auto"/>
            <w:noWrap/>
            <w:vAlign w:val="bottom"/>
            <w:hideMark/>
          </w:tcPr>
          <w:p w14:paraId="2056C0A0" w14:textId="77777777" w:rsidR="001B188F" w:rsidRPr="0003230A" w:rsidRDefault="001B188F" w:rsidP="00071B52">
            <w:pPr>
              <w:spacing w:after="0" w:line="240" w:lineRule="auto"/>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 xml:space="preserve">4. Visual Arrays </w:t>
            </w:r>
          </w:p>
        </w:tc>
        <w:tc>
          <w:tcPr>
            <w:tcW w:w="1330" w:type="dxa"/>
            <w:tcBorders>
              <w:top w:val="nil"/>
              <w:left w:val="nil"/>
              <w:bottom w:val="nil"/>
              <w:right w:val="nil"/>
            </w:tcBorders>
            <w:shd w:val="clear" w:color="auto" w:fill="auto"/>
            <w:noWrap/>
            <w:vAlign w:val="bottom"/>
            <w:hideMark/>
          </w:tcPr>
          <w:p w14:paraId="3B287219" w14:textId="57178592"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3</w:t>
            </w:r>
            <w:r w:rsidR="00FD53D5" w:rsidRPr="0003230A">
              <w:rPr>
                <w:rFonts w:eastAsia="Times New Roman" w:cs="Times New Roman"/>
                <w:kern w:val="0"/>
                <w:szCs w:val="24"/>
                <w:lang w:eastAsia="en-CA"/>
                <w14:ligatures w14:val="none"/>
              </w:rPr>
              <w:t>0</w:t>
            </w:r>
            <w:r w:rsidR="00FB07A0" w:rsidRPr="0003230A">
              <w:rPr>
                <w:rFonts w:eastAsia="Times New Roman" w:cs="Times New Roman"/>
                <w:kern w:val="0"/>
                <w:sz w:val="16"/>
                <w:szCs w:val="16"/>
                <w:lang w:eastAsia="en-CA"/>
                <w14:ligatures w14:val="none"/>
              </w:rPr>
              <w:t>**</w:t>
            </w:r>
          </w:p>
        </w:tc>
        <w:tc>
          <w:tcPr>
            <w:tcW w:w="1330" w:type="dxa"/>
            <w:tcBorders>
              <w:top w:val="nil"/>
              <w:left w:val="nil"/>
              <w:bottom w:val="nil"/>
              <w:right w:val="nil"/>
            </w:tcBorders>
            <w:shd w:val="clear" w:color="auto" w:fill="auto"/>
            <w:noWrap/>
            <w:vAlign w:val="bottom"/>
            <w:hideMark/>
          </w:tcPr>
          <w:p w14:paraId="19ADF6DC" w14:textId="1B4C632B"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w:t>
            </w:r>
            <w:r w:rsidR="00FD53D5" w:rsidRPr="0003230A">
              <w:rPr>
                <w:rFonts w:eastAsia="Times New Roman" w:cs="Times New Roman"/>
                <w:kern w:val="0"/>
                <w:szCs w:val="24"/>
                <w:lang w:eastAsia="en-CA"/>
                <w14:ligatures w14:val="none"/>
              </w:rPr>
              <w:t>28</w:t>
            </w:r>
            <w:r w:rsidR="00FB07A0" w:rsidRPr="0003230A">
              <w:rPr>
                <w:rFonts w:eastAsia="Times New Roman" w:cs="Times New Roman"/>
                <w:kern w:val="0"/>
                <w:sz w:val="16"/>
                <w:szCs w:val="16"/>
                <w:lang w:eastAsia="en-CA"/>
                <w14:ligatures w14:val="none"/>
              </w:rPr>
              <w:t>*</w:t>
            </w:r>
          </w:p>
        </w:tc>
        <w:tc>
          <w:tcPr>
            <w:tcW w:w="1330" w:type="dxa"/>
            <w:tcBorders>
              <w:top w:val="nil"/>
              <w:left w:val="nil"/>
              <w:bottom w:val="nil"/>
              <w:right w:val="nil"/>
            </w:tcBorders>
            <w:shd w:val="clear" w:color="auto" w:fill="auto"/>
            <w:noWrap/>
            <w:vAlign w:val="bottom"/>
            <w:hideMark/>
          </w:tcPr>
          <w:p w14:paraId="41E41E3A" w14:textId="5C851E0B" w:rsidR="001B188F" w:rsidRPr="0003230A" w:rsidRDefault="001B188F" w:rsidP="00071B52">
            <w:pPr>
              <w:spacing w:after="0" w:line="240" w:lineRule="auto"/>
              <w:jc w:val="center"/>
              <w:rPr>
                <w:rFonts w:eastAsia="Times New Roman" w:cs="Times New Roman"/>
                <w:kern w:val="0"/>
                <w:szCs w:val="24"/>
                <w:lang w:eastAsia="en-CA"/>
                <w14:ligatures w14:val="none"/>
              </w:rPr>
            </w:pPr>
            <w:r w:rsidRPr="0003230A">
              <w:rPr>
                <w:rFonts w:eastAsia="Times New Roman" w:cs="Times New Roman"/>
                <w:kern w:val="0"/>
                <w:szCs w:val="24"/>
                <w:lang w:eastAsia="en-CA"/>
                <w14:ligatures w14:val="none"/>
              </w:rPr>
              <w:t>.</w:t>
            </w:r>
            <w:r w:rsidR="00FD53D5" w:rsidRPr="0003230A">
              <w:rPr>
                <w:rFonts w:eastAsia="Times New Roman" w:cs="Times New Roman"/>
                <w:kern w:val="0"/>
                <w:szCs w:val="24"/>
                <w:lang w:eastAsia="en-CA"/>
                <w14:ligatures w14:val="none"/>
              </w:rPr>
              <w:t>33</w:t>
            </w:r>
            <w:r w:rsidR="00FB07A0" w:rsidRPr="0003230A">
              <w:rPr>
                <w:rFonts w:eastAsia="Times New Roman" w:cs="Times New Roman"/>
                <w:kern w:val="0"/>
                <w:sz w:val="16"/>
                <w:szCs w:val="16"/>
                <w:lang w:eastAsia="en-CA"/>
                <w14:ligatures w14:val="none"/>
              </w:rPr>
              <w:t>**</w:t>
            </w:r>
          </w:p>
        </w:tc>
      </w:tr>
      <w:tr w:rsidR="0003230A" w:rsidRPr="0003230A" w14:paraId="35417E26" w14:textId="77777777" w:rsidTr="00071B52">
        <w:trPr>
          <w:trHeight w:val="202"/>
        </w:trPr>
        <w:tc>
          <w:tcPr>
            <w:tcW w:w="2660" w:type="dxa"/>
            <w:tcBorders>
              <w:top w:val="nil"/>
              <w:left w:val="nil"/>
              <w:bottom w:val="single" w:sz="4" w:space="0" w:color="auto"/>
              <w:right w:val="nil"/>
            </w:tcBorders>
            <w:shd w:val="clear" w:color="auto" w:fill="auto"/>
            <w:noWrap/>
            <w:vAlign w:val="bottom"/>
          </w:tcPr>
          <w:p w14:paraId="2E613991" w14:textId="77777777" w:rsidR="001B188F" w:rsidRPr="0003230A" w:rsidRDefault="001B188F" w:rsidP="00071B52">
            <w:pPr>
              <w:spacing w:after="0" w:line="240" w:lineRule="auto"/>
              <w:rPr>
                <w:rFonts w:eastAsia="Times New Roman" w:cs="Times New Roman"/>
                <w:kern w:val="0"/>
                <w:szCs w:val="24"/>
                <w:lang w:eastAsia="en-CA"/>
                <w14:ligatures w14:val="none"/>
              </w:rPr>
            </w:pPr>
          </w:p>
        </w:tc>
        <w:tc>
          <w:tcPr>
            <w:tcW w:w="1330" w:type="dxa"/>
            <w:tcBorders>
              <w:top w:val="nil"/>
              <w:left w:val="nil"/>
              <w:bottom w:val="single" w:sz="4" w:space="0" w:color="auto"/>
              <w:right w:val="nil"/>
            </w:tcBorders>
            <w:shd w:val="clear" w:color="auto" w:fill="auto"/>
            <w:noWrap/>
            <w:vAlign w:val="bottom"/>
          </w:tcPr>
          <w:p w14:paraId="62EA32F6"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p>
        </w:tc>
        <w:tc>
          <w:tcPr>
            <w:tcW w:w="1330" w:type="dxa"/>
            <w:tcBorders>
              <w:top w:val="nil"/>
              <w:left w:val="nil"/>
              <w:bottom w:val="single" w:sz="4" w:space="0" w:color="auto"/>
              <w:right w:val="nil"/>
            </w:tcBorders>
            <w:shd w:val="clear" w:color="auto" w:fill="auto"/>
            <w:noWrap/>
            <w:vAlign w:val="bottom"/>
          </w:tcPr>
          <w:p w14:paraId="4DB1E58D"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p>
        </w:tc>
        <w:tc>
          <w:tcPr>
            <w:tcW w:w="1330" w:type="dxa"/>
            <w:tcBorders>
              <w:top w:val="nil"/>
              <w:left w:val="nil"/>
              <w:bottom w:val="single" w:sz="4" w:space="0" w:color="auto"/>
              <w:right w:val="nil"/>
            </w:tcBorders>
            <w:shd w:val="clear" w:color="auto" w:fill="auto"/>
            <w:noWrap/>
            <w:vAlign w:val="bottom"/>
          </w:tcPr>
          <w:p w14:paraId="3CC0386D" w14:textId="77777777" w:rsidR="001B188F" w:rsidRPr="0003230A" w:rsidRDefault="001B188F" w:rsidP="00071B52">
            <w:pPr>
              <w:spacing w:after="0" w:line="240" w:lineRule="auto"/>
              <w:jc w:val="center"/>
              <w:rPr>
                <w:rFonts w:eastAsia="Times New Roman" w:cs="Times New Roman"/>
                <w:kern w:val="0"/>
                <w:szCs w:val="24"/>
                <w:lang w:eastAsia="en-CA"/>
                <w14:ligatures w14:val="none"/>
              </w:rPr>
            </w:pPr>
          </w:p>
        </w:tc>
      </w:tr>
    </w:tbl>
    <w:p w14:paraId="0618E43D" w14:textId="6D667BA1" w:rsidR="00FB07A0" w:rsidRPr="0003230A" w:rsidRDefault="001B188F" w:rsidP="00FB07A0">
      <w:pPr>
        <w:spacing w:line="240" w:lineRule="auto"/>
      </w:pPr>
      <w:r w:rsidRPr="0003230A">
        <w:rPr>
          <w:i/>
          <w:iCs/>
        </w:rPr>
        <w:t xml:space="preserve"> Note.</w:t>
      </w:r>
      <w:r w:rsidRPr="0003230A">
        <w:t xml:space="preserve"> </w:t>
      </w:r>
      <w:r w:rsidR="00F67CDC" w:rsidRPr="0003230A">
        <w:t>Spearman</w:t>
      </w:r>
      <w:r w:rsidRPr="0003230A">
        <w:rPr>
          <w:i/>
          <w:iCs/>
        </w:rPr>
        <w:t xml:space="preserve"> </w:t>
      </w:r>
      <w:r w:rsidRPr="0003230A">
        <w:t xml:space="preserve">correlations. </w:t>
      </w:r>
      <w:r w:rsidR="00FD53D5" w:rsidRPr="0003230A">
        <w:t>DL = Deadline</w:t>
      </w:r>
      <w:r w:rsidR="00FB07A0" w:rsidRPr="0003230A">
        <w:t xml:space="preserve">. </w:t>
      </w:r>
    </w:p>
    <w:p w14:paraId="64A327FC" w14:textId="2120E5B4" w:rsidR="00FD53D5" w:rsidRPr="0003230A" w:rsidRDefault="00FB07A0" w:rsidP="00FB07A0">
      <w:pPr>
        <w:spacing w:line="240" w:lineRule="auto"/>
      </w:pPr>
      <w:r w:rsidRPr="0003230A">
        <w:t>**  &lt; .001, ** &lt; .01</w:t>
      </w:r>
    </w:p>
    <w:p w14:paraId="710549F1" w14:textId="77777777" w:rsidR="00FB07A0" w:rsidRPr="0003230A" w:rsidRDefault="00FB07A0" w:rsidP="00FB07A0">
      <w:pPr>
        <w:spacing w:line="240" w:lineRule="auto"/>
      </w:pPr>
    </w:p>
    <w:p w14:paraId="3985ED9D" w14:textId="77777777" w:rsidR="008C1347" w:rsidRPr="0003230A" w:rsidRDefault="008C1347" w:rsidP="00FB07A0">
      <w:pPr>
        <w:spacing w:line="240" w:lineRule="auto"/>
      </w:pPr>
    </w:p>
    <w:p w14:paraId="6DF471B1" w14:textId="406EF42B" w:rsidR="001B188F" w:rsidRPr="0003230A" w:rsidRDefault="001B188F" w:rsidP="001B188F">
      <w:pPr>
        <w:spacing w:line="480" w:lineRule="auto"/>
        <w:ind w:firstLine="720"/>
      </w:pPr>
      <w:r w:rsidRPr="0003230A">
        <w:t>Split-half reliability was calculated the same way for the implicit associative memory task</w:t>
      </w:r>
      <w:r w:rsidR="00922A83" w:rsidRPr="0003230A">
        <w:t>s scores. Reliability for both the hyper-binding score (.33) and full-attention score (.2</w:t>
      </w:r>
      <w:r w:rsidR="00207870" w:rsidRPr="0003230A">
        <w:t>5</w:t>
      </w:r>
      <w:r w:rsidR="00922A83" w:rsidRPr="0003230A">
        <w:t xml:space="preserve">) were low. This fits with prior work showing that highly correlated measures typically yield lower reliability scores and that scores based on RT differences tend to have low reliability </w:t>
      </w:r>
      <w:r w:rsidR="0045343F" w:rsidRPr="0003230A">
        <w:fldChar w:fldCharType="begin"/>
      </w:r>
      <w:r w:rsidR="0045343F" w:rsidRPr="0003230A">
        <w:instrText xml:space="preserve"> ADDIN ZOTERO_ITEM CSL_CITATION {"citationID":"za0hMnk6","properties":{"formattedCitation":"(Draheim et al., 2019)","plainCitation":"(Draheim et al., 2019)","noteIndex":0},"citationItems":[{"id":1944,"uris":["http://zotero.org/users/6264440/items/8DJD83YY"],"itemData":{"id":1944,"type":"article-journal","container-title":"Psychological Bulletin","DOI":"10.1037/bul0000192","ISSN":"1939-1455","issue":"5","note":"publisher: US: American Psychological Association","page":"508","source":"psycnet.apa.org","title":"Reaction time in differential and developmental research: A review and commentary on the problems and alternatives.","title-short":"Reaction time in differential and developmental research","volume":"145","author":[{"family":"Draheim","given":"Christopher"},{"family":"Mashburn","given":"Cody A."},{"family":"Martin","given":"Jessie D."},{"family":"Engle","given":"Randall W."}],"issued":{"date-parts":[["2019"]]}}}],"schema":"https://github.com/citation-style-language/schema/raw/master/csl-citation.json"} </w:instrText>
      </w:r>
      <w:r w:rsidR="0045343F" w:rsidRPr="0003230A">
        <w:fldChar w:fldCharType="separate"/>
      </w:r>
      <w:r w:rsidR="0045343F" w:rsidRPr="0003230A">
        <w:rPr>
          <w:rFonts w:cs="Times New Roman"/>
        </w:rPr>
        <w:t>(see Draheim et al., 2019)</w:t>
      </w:r>
      <w:r w:rsidR="0045343F" w:rsidRPr="0003230A">
        <w:fldChar w:fldCharType="end"/>
      </w:r>
    </w:p>
    <w:p w14:paraId="55EB3B08" w14:textId="4DA8BD88" w:rsidR="00297BC6" w:rsidRPr="0003230A" w:rsidRDefault="00297BC6" w:rsidP="001B188F">
      <w:pPr>
        <w:spacing w:line="480" w:lineRule="auto"/>
        <w:rPr>
          <w:b/>
          <w:bCs/>
        </w:rPr>
      </w:pPr>
      <w:r w:rsidRPr="0003230A">
        <w:rPr>
          <w:b/>
          <w:bCs/>
        </w:rPr>
        <w:t>Correlations between Implicit Associative Memory Task Scores and Attention Task Scores</w:t>
      </w:r>
    </w:p>
    <w:p w14:paraId="36CEBC3E" w14:textId="34216948" w:rsidR="00297BC6" w:rsidRPr="0003230A" w:rsidRDefault="00297BC6" w:rsidP="001B188F">
      <w:pPr>
        <w:spacing w:line="480" w:lineRule="auto"/>
      </w:pPr>
      <w:r w:rsidRPr="0003230A">
        <w:rPr>
          <w:b/>
          <w:bCs/>
        </w:rPr>
        <w:tab/>
      </w:r>
      <w:r w:rsidRPr="0003230A">
        <w:t xml:space="preserve">To determine if the relationship between attentional control </w:t>
      </w:r>
      <w:r w:rsidR="00CB214C" w:rsidRPr="0003230A">
        <w:t xml:space="preserve">and </w:t>
      </w:r>
      <w:r w:rsidRPr="0003230A">
        <w:t>hyper-binding w</w:t>
      </w:r>
      <w:r w:rsidR="00CB214C" w:rsidRPr="0003230A">
        <w:t>as</w:t>
      </w:r>
      <w:r w:rsidRPr="0003230A">
        <w:t xml:space="preserve"> driven by specific attention tasks, we calculated correlations between the hyper-binding score and each attention task. There was a significant negative correlation between hyper-binding and the Flanker task, </w:t>
      </w:r>
      <w:r w:rsidRPr="0003230A">
        <w:rPr>
          <w:i/>
          <w:iCs/>
        </w:rPr>
        <w:t>ρ = -.</w:t>
      </w:r>
      <w:r w:rsidRPr="0003230A">
        <w:t xml:space="preserve">207 </w:t>
      </w:r>
      <w:r w:rsidRPr="0003230A">
        <w:rPr>
          <w:i/>
          <w:iCs/>
        </w:rPr>
        <w:t xml:space="preserve">p </w:t>
      </w:r>
      <w:r w:rsidRPr="0003230A">
        <w:t xml:space="preserve">= .024. There was a trend for a significant correlation between hyper-binding and the Stroop, </w:t>
      </w:r>
      <w:r w:rsidRPr="0003230A">
        <w:rPr>
          <w:i/>
          <w:iCs/>
        </w:rPr>
        <w:t>ρ = -.</w:t>
      </w:r>
      <w:r w:rsidRPr="0003230A">
        <w:t xml:space="preserve">156 </w:t>
      </w:r>
      <w:r w:rsidRPr="0003230A">
        <w:rPr>
          <w:i/>
          <w:iCs/>
        </w:rPr>
        <w:t xml:space="preserve">p </w:t>
      </w:r>
      <w:r w:rsidRPr="0003230A">
        <w:t>= .092. The relationship between hyper-binding and the anti</w:t>
      </w:r>
      <w:r w:rsidR="00ED2B55" w:rsidRPr="0003230A">
        <w:t>-</w:t>
      </w:r>
      <w:r w:rsidRPr="0003230A">
        <w:t xml:space="preserve">saccade, </w:t>
      </w:r>
      <w:r w:rsidRPr="0003230A">
        <w:rPr>
          <w:i/>
          <w:iCs/>
        </w:rPr>
        <w:t>ρ = -.</w:t>
      </w:r>
      <w:r w:rsidRPr="0003230A">
        <w:t xml:space="preserve">138, and the visual arrays task, </w:t>
      </w:r>
      <w:r w:rsidRPr="0003230A">
        <w:rPr>
          <w:i/>
          <w:iCs/>
        </w:rPr>
        <w:t>ρ = -.</w:t>
      </w:r>
      <w:r w:rsidRPr="0003230A">
        <w:t xml:space="preserve">124, were not significant,  </w:t>
      </w:r>
      <w:r w:rsidR="007E3DA3" w:rsidRPr="0003230A">
        <w:rPr>
          <w:i/>
          <w:iCs/>
        </w:rPr>
        <w:t xml:space="preserve">ps </w:t>
      </w:r>
      <w:r w:rsidR="007E3DA3" w:rsidRPr="0003230A">
        <w:t>&gt; .13.</w:t>
      </w:r>
    </w:p>
    <w:p w14:paraId="3CC611CA" w14:textId="2FC45324" w:rsidR="007E3DA3" w:rsidRPr="0003230A" w:rsidRDefault="007E3DA3" w:rsidP="001B188F">
      <w:pPr>
        <w:spacing w:line="480" w:lineRule="auto"/>
      </w:pPr>
      <w:r w:rsidRPr="0003230A">
        <w:lastRenderedPageBreak/>
        <w:tab/>
        <w:t>We also tested this for the full-attention score. There was a significant negative correlation between full-attention scores and the anti</w:t>
      </w:r>
      <w:r w:rsidR="00ED2B55" w:rsidRPr="0003230A">
        <w:t>-</w:t>
      </w:r>
      <w:r w:rsidRPr="0003230A">
        <w:t xml:space="preserve">saccade, </w:t>
      </w:r>
      <w:r w:rsidRPr="0003230A">
        <w:rPr>
          <w:i/>
          <w:iCs/>
        </w:rPr>
        <w:t>ρ = -</w:t>
      </w:r>
      <w:r w:rsidRPr="0003230A">
        <w:t xml:space="preserve">.227 </w:t>
      </w:r>
      <w:r w:rsidRPr="0003230A">
        <w:rPr>
          <w:i/>
          <w:iCs/>
        </w:rPr>
        <w:t xml:space="preserve">p </w:t>
      </w:r>
      <w:r w:rsidRPr="0003230A">
        <w:t xml:space="preserve">= .013, and the flanker task, </w:t>
      </w:r>
      <w:r w:rsidRPr="0003230A">
        <w:rPr>
          <w:i/>
          <w:iCs/>
        </w:rPr>
        <w:t>ρ = -.</w:t>
      </w:r>
      <w:r w:rsidRPr="0003230A">
        <w:t xml:space="preserve">198 </w:t>
      </w:r>
      <w:r w:rsidRPr="0003230A">
        <w:rPr>
          <w:i/>
          <w:iCs/>
        </w:rPr>
        <w:t xml:space="preserve">p </w:t>
      </w:r>
      <w:r w:rsidRPr="0003230A">
        <w:t xml:space="preserve">= .031. </w:t>
      </w:r>
      <w:r w:rsidR="005A6A74" w:rsidRPr="0003230A">
        <w:t xml:space="preserve">The relationship with the full-attention score and the Stroop, </w:t>
      </w:r>
      <w:r w:rsidR="005A6A74" w:rsidRPr="0003230A">
        <w:rPr>
          <w:i/>
          <w:iCs/>
        </w:rPr>
        <w:t>ρ = -.</w:t>
      </w:r>
      <w:r w:rsidR="005A6A74" w:rsidRPr="0003230A">
        <w:t>063, and the visual arrays</w:t>
      </w:r>
      <w:r w:rsidR="005A6A74" w:rsidRPr="0003230A">
        <w:rPr>
          <w:i/>
          <w:iCs/>
        </w:rPr>
        <w:t xml:space="preserve"> ρ = -.</w:t>
      </w:r>
      <w:r w:rsidR="005A6A74" w:rsidRPr="0003230A">
        <w:t xml:space="preserve">084, were not significant, </w:t>
      </w:r>
      <w:r w:rsidR="005A6A74" w:rsidRPr="0003230A">
        <w:rPr>
          <w:i/>
          <w:iCs/>
        </w:rPr>
        <w:t xml:space="preserve">ps </w:t>
      </w:r>
      <w:r w:rsidR="005A6A74" w:rsidRPr="0003230A">
        <w:t xml:space="preserve">&gt; .36. </w:t>
      </w:r>
      <w:r w:rsidR="009B165F" w:rsidRPr="0003230A">
        <w:t>Together, this suggests that performance on the hyper-binding task was mostly driven by the Flanker task, while for the Full-Attention block it was mostly driven by the anti</w:t>
      </w:r>
      <w:r w:rsidR="00E643ED" w:rsidRPr="0003230A">
        <w:t>-</w:t>
      </w:r>
      <w:r w:rsidR="009B165F" w:rsidRPr="0003230A">
        <w:t xml:space="preserve">saccade and Flanker task. </w:t>
      </w:r>
    </w:p>
    <w:p w14:paraId="23BA26C2" w14:textId="61E42C2E" w:rsidR="001B188F" w:rsidRPr="0003230A" w:rsidRDefault="001B188F" w:rsidP="001B188F">
      <w:pPr>
        <w:spacing w:line="480" w:lineRule="auto"/>
      </w:pPr>
      <w:r w:rsidRPr="0003230A">
        <w:tab/>
      </w:r>
      <w:bookmarkStart w:id="3" w:name="_Hlk149046293"/>
      <w:r w:rsidRPr="0003230A">
        <w:t xml:space="preserve"> </w:t>
      </w:r>
    </w:p>
    <w:bookmarkEnd w:id="3"/>
    <w:p w14:paraId="79859AC5" w14:textId="77777777" w:rsidR="00287DB1" w:rsidRPr="0003230A" w:rsidRDefault="00287DB1" w:rsidP="001B188F">
      <w:pPr>
        <w:spacing w:line="480" w:lineRule="auto"/>
        <w:ind w:firstLine="720"/>
      </w:pPr>
    </w:p>
    <w:p w14:paraId="04AF064D" w14:textId="77777777" w:rsidR="003D2C9B" w:rsidRDefault="003D2C9B">
      <w:r>
        <w:br w:type="page"/>
      </w:r>
    </w:p>
    <w:p w14:paraId="24C9B69F" w14:textId="03D104BA" w:rsidR="00AC1AD4" w:rsidRDefault="00AC1AD4" w:rsidP="00AC1AD4">
      <w:pPr>
        <w:spacing w:line="480" w:lineRule="auto"/>
        <w:jc w:val="center"/>
      </w:pPr>
      <w:r>
        <w:lastRenderedPageBreak/>
        <w:t>References</w:t>
      </w:r>
    </w:p>
    <w:p w14:paraId="4BE5DDD4" w14:textId="77777777" w:rsidR="0045343F" w:rsidRPr="0045343F" w:rsidRDefault="00AC1AD4" w:rsidP="00402DE3">
      <w:pPr>
        <w:pStyle w:val="Bibliography"/>
        <w:spacing w:line="480" w:lineRule="auto"/>
        <w:ind w:hanging="720"/>
        <w:rPr>
          <w:rFonts w:cs="Times New Roman"/>
        </w:rPr>
      </w:pPr>
      <w:r>
        <w:fldChar w:fldCharType="begin"/>
      </w:r>
      <w:r>
        <w:instrText xml:space="preserve"> ADDIN ZOTERO_BIBL {"uncited":[],"omitted":[],"custom":[]} CSL_BIBLIOGRAPHY </w:instrText>
      </w:r>
      <w:r>
        <w:fldChar w:fldCharType="separate"/>
      </w:r>
      <w:r w:rsidR="0045343F" w:rsidRPr="0045343F">
        <w:rPr>
          <w:rFonts w:cs="Times New Roman"/>
        </w:rPr>
        <w:t xml:space="preserve">Draheim, C., Mashburn, C. A., Martin, J. D., &amp; Engle, R. W. (2019). Reaction time in differential and developmental research: A review and commentary on the problems and alternatives. </w:t>
      </w:r>
      <w:r w:rsidR="0045343F" w:rsidRPr="0045343F">
        <w:rPr>
          <w:rFonts w:cs="Times New Roman"/>
          <w:i/>
          <w:iCs/>
        </w:rPr>
        <w:t>Psychological Bulletin</w:t>
      </w:r>
      <w:r w:rsidR="0045343F" w:rsidRPr="0045343F">
        <w:rPr>
          <w:rFonts w:cs="Times New Roman"/>
        </w:rPr>
        <w:t xml:space="preserve">, </w:t>
      </w:r>
      <w:r w:rsidR="0045343F" w:rsidRPr="0045343F">
        <w:rPr>
          <w:rFonts w:cs="Times New Roman"/>
          <w:i/>
          <w:iCs/>
        </w:rPr>
        <w:t>145</w:t>
      </w:r>
      <w:r w:rsidR="0045343F" w:rsidRPr="0045343F">
        <w:rPr>
          <w:rFonts w:cs="Times New Roman"/>
        </w:rPr>
        <w:t>(5), 508. https://doi.org/10.1037/bul0000192</w:t>
      </w:r>
    </w:p>
    <w:p w14:paraId="4C7BE78E" w14:textId="77777777" w:rsidR="0045343F" w:rsidRPr="0045343F" w:rsidRDefault="0045343F" w:rsidP="00402DE3">
      <w:pPr>
        <w:pStyle w:val="Bibliography"/>
        <w:spacing w:line="480" w:lineRule="auto"/>
        <w:ind w:hanging="720"/>
        <w:rPr>
          <w:rFonts w:cs="Times New Roman"/>
        </w:rPr>
      </w:pPr>
      <w:r w:rsidRPr="0045343F">
        <w:rPr>
          <w:rFonts w:cs="Times New Roman"/>
        </w:rPr>
        <w:t xml:space="preserve">Mashburn, C. A., Tsukahara, J. S., &amp; Engle, R. W. (2021). Individual differences in attention control: Implications for the relationship between working memory capacity and fluid intelligence. In R. Logie, V. Camos, &amp; N. Cowan (Eds.), </w:t>
      </w:r>
      <w:r w:rsidRPr="0045343F">
        <w:rPr>
          <w:rFonts w:cs="Times New Roman"/>
          <w:i/>
          <w:iCs/>
        </w:rPr>
        <w:t>Working Memory: The state of the science</w:t>
      </w:r>
      <w:r w:rsidRPr="0045343F">
        <w:rPr>
          <w:rFonts w:cs="Times New Roman"/>
        </w:rPr>
        <w:t xml:space="preserve"> (pp. 175–211). Oxford University Press. https://doi.org/10.1093/oso/9780198842286.003.0007</w:t>
      </w:r>
    </w:p>
    <w:p w14:paraId="486F0EBF" w14:textId="77777777" w:rsidR="0045343F" w:rsidRPr="0045343F" w:rsidRDefault="0045343F" w:rsidP="00402DE3">
      <w:pPr>
        <w:pStyle w:val="Bibliography"/>
        <w:spacing w:line="480" w:lineRule="auto"/>
        <w:ind w:hanging="720"/>
        <w:rPr>
          <w:rFonts w:cs="Times New Roman"/>
        </w:rPr>
      </w:pPr>
      <w:r w:rsidRPr="0045343F">
        <w:rPr>
          <w:rFonts w:cs="Times New Roman"/>
        </w:rPr>
        <w:t xml:space="preserve">Tsukahara, J. S. (2022). </w:t>
      </w:r>
      <w:r w:rsidRPr="0045343F">
        <w:rPr>
          <w:rFonts w:cs="Times New Roman"/>
          <w:i/>
          <w:iCs/>
        </w:rPr>
        <w:t>englelab: An R package for processing complex-span and attention control tasks</w:t>
      </w:r>
      <w:r w:rsidRPr="0045343F">
        <w:rPr>
          <w:rFonts w:cs="Times New Roman"/>
        </w:rPr>
        <w:t xml:space="preserve"> (1.1.0) [Zenodo]. https://doi.org/10.5281/zenodo.6987145</w:t>
      </w:r>
    </w:p>
    <w:p w14:paraId="4B669E25" w14:textId="42225804" w:rsidR="001B188F" w:rsidRDefault="00AC1AD4" w:rsidP="00402DE3">
      <w:pPr>
        <w:spacing w:line="480" w:lineRule="auto"/>
        <w:ind w:left="720" w:hanging="720"/>
      </w:pPr>
      <w:r>
        <w:fldChar w:fldCharType="end"/>
      </w:r>
    </w:p>
    <w:p w14:paraId="3CC73A64" w14:textId="77777777" w:rsidR="001B188F" w:rsidRDefault="001B188F" w:rsidP="001B188F"/>
    <w:sectPr w:rsidR="001B188F">
      <w:headerReference w:type="default" r:id="rId7"/>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74DF1" w14:textId="77777777" w:rsidR="00584029" w:rsidRDefault="00584029" w:rsidP="00A10839">
      <w:pPr>
        <w:spacing w:after="0" w:line="240" w:lineRule="auto"/>
      </w:pPr>
      <w:r>
        <w:separator/>
      </w:r>
    </w:p>
  </w:endnote>
  <w:endnote w:type="continuationSeparator" w:id="0">
    <w:p w14:paraId="21765717" w14:textId="77777777" w:rsidR="00584029" w:rsidRDefault="00584029" w:rsidP="00A10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431490"/>
      <w:docPartObj>
        <w:docPartGallery w:val="Page Numbers (Bottom of Page)"/>
        <w:docPartUnique/>
      </w:docPartObj>
    </w:sdtPr>
    <w:sdtEndPr>
      <w:rPr>
        <w:noProof/>
      </w:rPr>
    </w:sdtEndPr>
    <w:sdtContent>
      <w:p w14:paraId="2303F6C4" w14:textId="31256339" w:rsidR="00914DF2" w:rsidRDefault="00914DF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28DE80" w14:textId="77777777" w:rsidR="00914DF2" w:rsidRDefault="00914D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3CF04" w14:textId="77777777" w:rsidR="00584029" w:rsidRDefault="00584029" w:rsidP="00A10839">
      <w:pPr>
        <w:spacing w:after="0" w:line="240" w:lineRule="auto"/>
      </w:pPr>
      <w:r>
        <w:separator/>
      </w:r>
    </w:p>
  </w:footnote>
  <w:footnote w:type="continuationSeparator" w:id="0">
    <w:p w14:paraId="16086006" w14:textId="77777777" w:rsidR="00584029" w:rsidRDefault="00584029" w:rsidP="00A10839">
      <w:pPr>
        <w:spacing w:after="0" w:line="240" w:lineRule="auto"/>
      </w:pPr>
      <w:r>
        <w:continuationSeparator/>
      </w:r>
    </w:p>
  </w:footnote>
  <w:footnote w:id="1">
    <w:p w14:paraId="22B5069F" w14:textId="52431EF2" w:rsidR="00A10839" w:rsidRDefault="00A10839">
      <w:pPr>
        <w:pStyle w:val="FootnoteText"/>
      </w:pPr>
      <w:r w:rsidRPr="00975EB0">
        <w:rPr>
          <w:rStyle w:val="FootnoteReference"/>
        </w:rPr>
        <w:footnoteRef/>
      </w:r>
      <w:r>
        <w:t xml:space="preserve"> It should be noted that only 52 participants completed the intelligence test, so there is less power to detect th</w:t>
      </w:r>
      <w:r w:rsidR="00E71736">
        <w:t xml:space="preserve">ese </w:t>
      </w:r>
      <w:r>
        <w:t xml:space="preserve">correlation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320116"/>
      <w:docPartObj>
        <w:docPartGallery w:val="Page Numbers (Top of Page)"/>
        <w:docPartUnique/>
      </w:docPartObj>
    </w:sdtPr>
    <w:sdtEndPr>
      <w:rPr>
        <w:noProof/>
      </w:rPr>
    </w:sdtEndPr>
    <w:sdtContent>
      <w:p w14:paraId="3096A5F8" w14:textId="5EE10948" w:rsidR="00914DF2" w:rsidRDefault="00914DF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588112D" w14:textId="77777777" w:rsidR="00914DF2" w:rsidRDefault="00914DF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88F"/>
    <w:rsid w:val="000204D4"/>
    <w:rsid w:val="0003230A"/>
    <w:rsid w:val="00036545"/>
    <w:rsid w:val="0006665B"/>
    <w:rsid w:val="00086976"/>
    <w:rsid w:val="000A4248"/>
    <w:rsid w:val="000B0F2E"/>
    <w:rsid w:val="00157E25"/>
    <w:rsid w:val="00162D47"/>
    <w:rsid w:val="001B188F"/>
    <w:rsid w:val="001C27C1"/>
    <w:rsid w:val="00207870"/>
    <w:rsid w:val="0024353C"/>
    <w:rsid w:val="0025691D"/>
    <w:rsid w:val="00287DB1"/>
    <w:rsid w:val="00297BC6"/>
    <w:rsid w:val="002C4C65"/>
    <w:rsid w:val="002F7202"/>
    <w:rsid w:val="00305ACE"/>
    <w:rsid w:val="00325C6E"/>
    <w:rsid w:val="00334EA6"/>
    <w:rsid w:val="00336F4F"/>
    <w:rsid w:val="003768D9"/>
    <w:rsid w:val="00385419"/>
    <w:rsid w:val="00385CDF"/>
    <w:rsid w:val="003A1F94"/>
    <w:rsid w:val="003D2C9B"/>
    <w:rsid w:val="003F5213"/>
    <w:rsid w:val="00402DE3"/>
    <w:rsid w:val="00422DB5"/>
    <w:rsid w:val="0043666A"/>
    <w:rsid w:val="0045343F"/>
    <w:rsid w:val="004A02F6"/>
    <w:rsid w:val="0051253A"/>
    <w:rsid w:val="0051294D"/>
    <w:rsid w:val="005523B8"/>
    <w:rsid w:val="005665DF"/>
    <w:rsid w:val="0056753F"/>
    <w:rsid w:val="00576A08"/>
    <w:rsid w:val="00584029"/>
    <w:rsid w:val="00593A56"/>
    <w:rsid w:val="005A6A74"/>
    <w:rsid w:val="00626335"/>
    <w:rsid w:val="00627CC0"/>
    <w:rsid w:val="00644754"/>
    <w:rsid w:val="00654CD2"/>
    <w:rsid w:val="00666363"/>
    <w:rsid w:val="0067771A"/>
    <w:rsid w:val="006902D1"/>
    <w:rsid w:val="006957B5"/>
    <w:rsid w:val="006C3793"/>
    <w:rsid w:val="006C6DE8"/>
    <w:rsid w:val="006F5E1E"/>
    <w:rsid w:val="007046B6"/>
    <w:rsid w:val="00716945"/>
    <w:rsid w:val="0079152E"/>
    <w:rsid w:val="007A2366"/>
    <w:rsid w:val="007B3681"/>
    <w:rsid w:val="007D3170"/>
    <w:rsid w:val="007E3DA3"/>
    <w:rsid w:val="0080210B"/>
    <w:rsid w:val="0082028B"/>
    <w:rsid w:val="0085761C"/>
    <w:rsid w:val="00880950"/>
    <w:rsid w:val="008A140E"/>
    <w:rsid w:val="008B400C"/>
    <w:rsid w:val="008C1347"/>
    <w:rsid w:val="008F7101"/>
    <w:rsid w:val="00901100"/>
    <w:rsid w:val="00914DF2"/>
    <w:rsid w:val="00922A83"/>
    <w:rsid w:val="00975EB0"/>
    <w:rsid w:val="00983DA6"/>
    <w:rsid w:val="009B165F"/>
    <w:rsid w:val="009D198E"/>
    <w:rsid w:val="00A10839"/>
    <w:rsid w:val="00A35351"/>
    <w:rsid w:val="00A37653"/>
    <w:rsid w:val="00A43382"/>
    <w:rsid w:val="00A44EFD"/>
    <w:rsid w:val="00A51EA5"/>
    <w:rsid w:val="00A60219"/>
    <w:rsid w:val="00A627F6"/>
    <w:rsid w:val="00A73BFD"/>
    <w:rsid w:val="00AB6156"/>
    <w:rsid w:val="00AC1AD4"/>
    <w:rsid w:val="00B178CC"/>
    <w:rsid w:val="00B22863"/>
    <w:rsid w:val="00B251AA"/>
    <w:rsid w:val="00B35BC4"/>
    <w:rsid w:val="00B84BDB"/>
    <w:rsid w:val="00BB0B33"/>
    <w:rsid w:val="00BC62E9"/>
    <w:rsid w:val="00BE0E37"/>
    <w:rsid w:val="00BF053A"/>
    <w:rsid w:val="00BF59BE"/>
    <w:rsid w:val="00BF5D44"/>
    <w:rsid w:val="00C45EAE"/>
    <w:rsid w:val="00C84886"/>
    <w:rsid w:val="00CB214C"/>
    <w:rsid w:val="00CF0D46"/>
    <w:rsid w:val="00CF2EA6"/>
    <w:rsid w:val="00D120DD"/>
    <w:rsid w:val="00D12A1B"/>
    <w:rsid w:val="00D35AE3"/>
    <w:rsid w:val="00D65114"/>
    <w:rsid w:val="00D70536"/>
    <w:rsid w:val="00DA5C97"/>
    <w:rsid w:val="00DB1B4B"/>
    <w:rsid w:val="00DD298E"/>
    <w:rsid w:val="00DD3EE2"/>
    <w:rsid w:val="00E0688D"/>
    <w:rsid w:val="00E13289"/>
    <w:rsid w:val="00E13372"/>
    <w:rsid w:val="00E14CD1"/>
    <w:rsid w:val="00E237A1"/>
    <w:rsid w:val="00E643ED"/>
    <w:rsid w:val="00E71736"/>
    <w:rsid w:val="00E96F22"/>
    <w:rsid w:val="00EA5587"/>
    <w:rsid w:val="00EC4E3D"/>
    <w:rsid w:val="00EC4F6F"/>
    <w:rsid w:val="00ED2B55"/>
    <w:rsid w:val="00EE379F"/>
    <w:rsid w:val="00F07B8F"/>
    <w:rsid w:val="00F10AFA"/>
    <w:rsid w:val="00F146DA"/>
    <w:rsid w:val="00F31135"/>
    <w:rsid w:val="00F44883"/>
    <w:rsid w:val="00F66782"/>
    <w:rsid w:val="00F67CDC"/>
    <w:rsid w:val="00FB07A0"/>
    <w:rsid w:val="00FD53D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B06FF"/>
  <w15:chartTrackingRefBased/>
  <w15:docId w15:val="{7FCE1BAC-2763-46B6-AE7E-5FE1B8A75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B188F"/>
    <w:rPr>
      <w:sz w:val="16"/>
      <w:szCs w:val="16"/>
    </w:rPr>
  </w:style>
  <w:style w:type="paragraph" w:styleId="CommentText">
    <w:name w:val="annotation text"/>
    <w:basedOn w:val="Normal"/>
    <w:link w:val="CommentTextChar"/>
    <w:uiPriority w:val="99"/>
    <w:unhideWhenUsed/>
    <w:rsid w:val="001B188F"/>
    <w:pPr>
      <w:spacing w:line="240" w:lineRule="auto"/>
    </w:pPr>
    <w:rPr>
      <w:sz w:val="20"/>
      <w:szCs w:val="20"/>
    </w:rPr>
  </w:style>
  <w:style w:type="character" w:customStyle="1" w:styleId="CommentTextChar">
    <w:name w:val="Comment Text Char"/>
    <w:basedOn w:val="DefaultParagraphFont"/>
    <w:link w:val="CommentText"/>
    <w:uiPriority w:val="99"/>
    <w:rsid w:val="001B188F"/>
    <w:rPr>
      <w:sz w:val="20"/>
      <w:szCs w:val="20"/>
    </w:rPr>
  </w:style>
  <w:style w:type="paragraph" w:styleId="Bibliography">
    <w:name w:val="Bibliography"/>
    <w:basedOn w:val="Normal"/>
    <w:next w:val="Normal"/>
    <w:uiPriority w:val="37"/>
    <w:unhideWhenUsed/>
    <w:rsid w:val="00AC1AD4"/>
  </w:style>
  <w:style w:type="paragraph" w:styleId="CommentSubject">
    <w:name w:val="annotation subject"/>
    <w:basedOn w:val="CommentText"/>
    <w:next w:val="CommentText"/>
    <w:link w:val="CommentSubjectChar"/>
    <w:uiPriority w:val="99"/>
    <w:semiHidden/>
    <w:unhideWhenUsed/>
    <w:rsid w:val="00A627F6"/>
    <w:rPr>
      <w:b/>
      <w:bCs/>
    </w:rPr>
  </w:style>
  <w:style w:type="character" w:customStyle="1" w:styleId="CommentSubjectChar">
    <w:name w:val="Comment Subject Char"/>
    <w:basedOn w:val="CommentTextChar"/>
    <w:link w:val="CommentSubject"/>
    <w:uiPriority w:val="99"/>
    <w:semiHidden/>
    <w:rsid w:val="00A627F6"/>
    <w:rPr>
      <w:b/>
      <w:bCs/>
      <w:sz w:val="20"/>
      <w:szCs w:val="20"/>
    </w:rPr>
  </w:style>
  <w:style w:type="paragraph" w:styleId="Revision">
    <w:name w:val="Revision"/>
    <w:hidden/>
    <w:uiPriority w:val="99"/>
    <w:semiHidden/>
    <w:rsid w:val="00D120DD"/>
    <w:pPr>
      <w:spacing w:after="0" w:line="240" w:lineRule="auto"/>
    </w:pPr>
  </w:style>
  <w:style w:type="paragraph" w:styleId="FootnoteText">
    <w:name w:val="footnote text"/>
    <w:basedOn w:val="Normal"/>
    <w:link w:val="FootnoteTextChar"/>
    <w:uiPriority w:val="99"/>
    <w:semiHidden/>
    <w:unhideWhenUsed/>
    <w:rsid w:val="00A108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0839"/>
    <w:rPr>
      <w:sz w:val="20"/>
      <w:szCs w:val="20"/>
    </w:rPr>
  </w:style>
  <w:style w:type="character" w:styleId="FootnoteReference">
    <w:name w:val="footnote reference"/>
    <w:basedOn w:val="DefaultParagraphFont"/>
    <w:uiPriority w:val="99"/>
    <w:semiHidden/>
    <w:unhideWhenUsed/>
    <w:rsid w:val="00A10839"/>
    <w:rPr>
      <w:vertAlign w:val="superscript"/>
    </w:rPr>
  </w:style>
  <w:style w:type="character" w:styleId="EndnoteReference">
    <w:name w:val="endnote reference"/>
    <w:basedOn w:val="DefaultParagraphFont"/>
    <w:uiPriority w:val="99"/>
    <w:semiHidden/>
    <w:unhideWhenUsed/>
    <w:rsid w:val="0079152E"/>
    <w:rPr>
      <w:vertAlign w:val="superscript"/>
    </w:rPr>
  </w:style>
  <w:style w:type="paragraph" w:styleId="Header">
    <w:name w:val="header"/>
    <w:basedOn w:val="Normal"/>
    <w:link w:val="HeaderChar"/>
    <w:uiPriority w:val="99"/>
    <w:unhideWhenUsed/>
    <w:rsid w:val="00914D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DF2"/>
  </w:style>
  <w:style w:type="paragraph" w:styleId="Footer">
    <w:name w:val="footer"/>
    <w:basedOn w:val="Normal"/>
    <w:link w:val="FooterChar"/>
    <w:uiPriority w:val="99"/>
    <w:unhideWhenUsed/>
    <w:rsid w:val="00914D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D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3E84C-D935-4E21-A4AC-E6081113A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17</Words>
  <Characters>865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Davis</dc:creator>
  <cp:keywords/>
  <dc:description/>
  <cp:lastModifiedBy>Karen Campbell</cp:lastModifiedBy>
  <cp:revision>2</cp:revision>
  <dcterms:created xsi:type="dcterms:W3CDTF">2024-02-05T14:52:00Z</dcterms:created>
  <dcterms:modified xsi:type="dcterms:W3CDTF">2024-02-0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L9XvGy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